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5233729" w14:textId="77777777" w:rsidR="007F3BB2" w:rsidRPr="00046493" w:rsidRDefault="007F3BB2" w:rsidP="007F3BB2">
      <w:pPr>
        <w:jc w:val="center"/>
        <w:rPr>
          <w:b/>
          <w:lang w:val="en-US"/>
        </w:rPr>
      </w:pPr>
      <w:r w:rsidRPr="00046493">
        <w:rPr>
          <w:b/>
          <w:lang w:val="en-US"/>
        </w:rPr>
        <w:t>DAFTAR PUSTAKA</w:t>
      </w:r>
    </w:p>
    <w:p w14:paraId="1308013B" w14:textId="77777777" w:rsidR="007F3BB2" w:rsidRPr="00046493" w:rsidRDefault="007F3BB2" w:rsidP="007F3BB2">
      <w:pPr>
        <w:jc w:val="both"/>
        <w:rPr>
          <w:lang w:val="en-US"/>
        </w:rPr>
      </w:pPr>
    </w:p>
    <w:p w14:paraId="3523E60A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046493">
        <w:rPr>
          <w:lang w:val="en-US"/>
        </w:rPr>
        <w:fldChar w:fldCharType="begin" w:fldLock="1"/>
      </w:r>
      <w:r w:rsidRPr="00046493">
        <w:rPr>
          <w:lang w:val="en-US"/>
        </w:rPr>
        <w:instrText xml:space="preserve">ADDIN Mendeley Bibliography CSL_BIBLIOGRAPHY </w:instrText>
      </w:r>
      <w:r w:rsidRPr="00046493">
        <w:rPr>
          <w:lang w:val="en-US"/>
        </w:rPr>
        <w:fldChar w:fldCharType="separate"/>
      </w:r>
      <w:r w:rsidRPr="00046493">
        <w:rPr>
          <w:noProof/>
        </w:rPr>
        <w:t xml:space="preserve">Ali, H. 2012. Teori Motivasi Psikologi Pendidikan. </w:t>
      </w:r>
      <w:r w:rsidRPr="00046493">
        <w:rPr>
          <w:i/>
          <w:iCs/>
          <w:noProof/>
        </w:rPr>
        <w:t>Universitas Islam Indonesia Yogyakarta</w:t>
      </w:r>
      <w:r w:rsidRPr="00046493">
        <w:rPr>
          <w:noProof/>
        </w:rPr>
        <w:t>.</w:t>
      </w:r>
    </w:p>
    <w:p w14:paraId="3D3CCA8D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6033508C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046493">
        <w:rPr>
          <w:noProof/>
        </w:rPr>
        <w:t xml:space="preserve">Altahira, S. 2014. </w:t>
      </w:r>
      <w:r w:rsidRPr="00046493">
        <w:rPr>
          <w:i/>
          <w:iCs/>
          <w:noProof/>
        </w:rPr>
        <w:t>Asuhan Kebidanan (kehamilan)</w:t>
      </w:r>
      <w:r w:rsidRPr="00046493">
        <w:rPr>
          <w:noProof/>
        </w:rPr>
        <w:t>. Bau-Bau: akbidykin.</w:t>
      </w:r>
    </w:p>
    <w:p w14:paraId="2BA5F615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18DE5AB3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046493">
        <w:rPr>
          <w:noProof/>
        </w:rPr>
        <w:t xml:space="preserve">Andaruni, R. N. Q., Pamungkas, C. E., &amp; Lestari, C. I. 2019. Gambaran Tingkat Pengetahuan Ibu Hamil Tentang Tanda-Tanda Bahaya Kehamilan Trimester I Di Puskesmas Karang Pule. </w:t>
      </w:r>
      <w:r w:rsidRPr="00046493">
        <w:rPr>
          <w:i/>
          <w:iCs/>
          <w:noProof/>
        </w:rPr>
        <w:t>Midwifery Journal: Jurnal Kebidanan UM. Mataram</w:t>
      </w:r>
      <w:r w:rsidRPr="00046493">
        <w:rPr>
          <w:noProof/>
        </w:rPr>
        <w:t xml:space="preserve">, </w:t>
      </w:r>
      <w:r w:rsidRPr="00046493">
        <w:rPr>
          <w:i/>
          <w:iCs/>
          <w:noProof/>
        </w:rPr>
        <w:t>2</w:t>
      </w:r>
      <w:r w:rsidRPr="00046493">
        <w:rPr>
          <w:noProof/>
        </w:rPr>
        <w:t xml:space="preserve">(2), 30. </w:t>
      </w:r>
    </w:p>
    <w:p w14:paraId="254A3B0D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2BC83A24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046493">
        <w:rPr>
          <w:noProof/>
        </w:rPr>
        <w:t xml:space="preserve">BPS. 2012. Survei Demografi dan Kesehatan Indonesi 2012 - Kesehatan Reproduksi Remaja. </w:t>
      </w:r>
      <w:r w:rsidRPr="00046493">
        <w:rPr>
          <w:i/>
          <w:iCs/>
          <w:noProof/>
        </w:rPr>
        <w:t>BKKBN</w:t>
      </w:r>
      <w:r w:rsidRPr="00046493">
        <w:rPr>
          <w:noProof/>
        </w:rPr>
        <w:t>.</w:t>
      </w:r>
    </w:p>
    <w:p w14:paraId="3B6B3771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1B3AC504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046493">
        <w:rPr>
          <w:noProof/>
        </w:rPr>
        <w:t xml:space="preserve">Budiman, &amp; Riyanto, A. 2014. Kapita Selekta Kuesioner Pengetahuan dan Sikap dalam Penelitian Kesehatan. </w:t>
      </w:r>
      <w:r w:rsidRPr="00046493">
        <w:rPr>
          <w:i/>
          <w:iCs/>
          <w:noProof/>
        </w:rPr>
        <w:t>Kapita Selekta Kuesioner Pengetahuan Dan Sikap Dalam Penelitian Kesehatan</w:t>
      </w:r>
      <w:r w:rsidRPr="00046493">
        <w:rPr>
          <w:noProof/>
        </w:rPr>
        <w:t>.</w:t>
      </w:r>
    </w:p>
    <w:p w14:paraId="38A4F190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2AD3E340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046493">
        <w:rPr>
          <w:noProof/>
        </w:rPr>
        <w:t xml:space="preserve">Cunningham. 2015. Kehamilan dan Persalinan. </w:t>
      </w:r>
      <w:r w:rsidRPr="00046493">
        <w:rPr>
          <w:i/>
          <w:iCs/>
          <w:noProof/>
        </w:rPr>
        <w:t>Kesehatan</w:t>
      </w:r>
      <w:r w:rsidRPr="00046493">
        <w:rPr>
          <w:noProof/>
        </w:rPr>
        <w:t>.</w:t>
      </w:r>
    </w:p>
    <w:p w14:paraId="1DC1E219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320B9660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046493">
        <w:rPr>
          <w:noProof/>
        </w:rPr>
        <w:t xml:space="preserve">DinKes, B. 2020. Profil Kesehatan Provinsi Bali Tahun 2019. </w:t>
      </w:r>
      <w:r w:rsidRPr="00046493">
        <w:rPr>
          <w:i/>
          <w:iCs/>
          <w:noProof/>
        </w:rPr>
        <w:t>Journal of Chemical Information and Modeling</w:t>
      </w:r>
      <w:r w:rsidRPr="00046493">
        <w:rPr>
          <w:noProof/>
        </w:rPr>
        <w:t>.</w:t>
      </w:r>
    </w:p>
    <w:p w14:paraId="0194AAAF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3F64ABD4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046493">
        <w:rPr>
          <w:noProof/>
        </w:rPr>
        <w:t xml:space="preserve">Donsu, J. D. 2017. </w:t>
      </w:r>
      <w:r w:rsidRPr="00046493">
        <w:rPr>
          <w:i/>
          <w:iCs/>
          <w:noProof/>
        </w:rPr>
        <w:t>Psikologi Keperawatan</w:t>
      </w:r>
      <w:r w:rsidRPr="00046493">
        <w:rPr>
          <w:noProof/>
        </w:rPr>
        <w:t>. Yogyakarta: Pustaka Baru Press.</w:t>
      </w:r>
    </w:p>
    <w:p w14:paraId="1420BCF6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46FDD93F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046493">
        <w:rPr>
          <w:noProof/>
        </w:rPr>
        <w:t xml:space="preserve">Evayanti, Y. 2015. Hubungan Pengetahuan Ibu Dan Dukungan Suami Pada Ibu Hamil Terhadap Keteraturan Kunjungan Antenatal Care (ANC) Di Puskesmas Wates Lampung Tengah Tahun 2014. </w:t>
      </w:r>
      <w:r w:rsidRPr="00046493">
        <w:rPr>
          <w:i/>
          <w:iCs/>
          <w:noProof/>
        </w:rPr>
        <w:t>Jurnal Kebidanan</w:t>
      </w:r>
      <w:r w:rsidRPr="00046493">
        <w:rPr>
          <w:noProof/>
        </w:rPr>
        <w:t>.</w:t>
      </w:r>
    </w:p>
    <w:p w14:paraId="1384225A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4F268FB7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046493">
        <w:rPr>
          <w:noProof/>
        </w:rPr>
        <w:t xml:space="preserve">Fajrin, F. I. 2017. Gambaran Pengetahuan Ibu Hamil Trimester Iii Tentang Tanda-Tanda Bahaya Kehamilan Berdasarkan Usia, Pendidikan Dan Pekerjaan Di Bps Sulastini A.Md.Keb. </w:t>
      </w:r>
      <w:r w:rsidRPr="00046493">
        <w:rPr>
          <w:i/>
          <w:iCs/>
          <w:noProof/>
        </w:rPr>
        <w:t>Jurnal Kebidanan</w:t>
      </w:r>
      <w:r w:rsidRPr="00046493">
        <w:rPr>
          <w:noProof/>
        </w:rPr>
        <w:t xml:space="preserve">, </w:t>
      </w:r>
      <w:r w:rsidRPr="00046493">
        <w:rPr>
          <w:i/>
          <w:iCs/>
          <w:noProof/>
        </w:rPr>
        <w:t>52</w:t>
      </w:r>
      <w:r w:rsidRPr="00046493">
        <w:rPr>
          <w:noProof/>
        </w:rPr>
        <w:t>(1), 1–5.</w:t>
      </w:r>
    </w:p>
    <w:p w14:paraId="15644217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42482154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046493">
        <w:rPr>
          <w:noProof/>
        </w:rPr>
        <w:t xml:space="preserve">Hamdani. 2011. </w:t>
      </w:r>
      <w:r w:rsidRPr="00046493">
        <w:rPr>
          <w:i/>
          <w:iCs/>
          <w:noProof/>
        </w:rPr>
        <w:t>Strategi Belajar Mengajar</w:t>
      </w:r>
      <w:r w:rsidRPr="00046493">
        <w:rPr>
          <w:noProof/>
        </w:rPr>
        <w:t>. Bandung: Pustaka Setia.</w:t>
      </w:r>
    </w:p>
    <w:p w14:paraId="64337D76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266111ED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046493">
        <w:rPr>
          <w:noProof/>
        </w:rPr>
        <w:t xml:space="preserve">Hidayat, A. A. A. 2014. </w:t>
      </w:r>
      <w:r w:rsidRPr="00046493">
        <w:rPr>
          <w:i/>
          <w:iCs/>
          <w:noProof/>
        </w:rPr>
        <w:t>Metode Penelitian Kebidanan dan Teknik Analisis Data</w:t>
      </w:r>
      <w:r w:rsidRPr="00046493">
        <w:rPr>
          <w:noProof/>
        </w:rPr>
        <w:t xml:space="preserve">. Jakarta: </w:t>
      </w:r>
      <w:r w:rsidRPr="00046493">
        <w:rPr>
          <w:iCs/>
          <w:noProof/>
        </w:rPr>
        <w:t>Salemba Medika</w:t>
      </w:r>
      <w:r w:rsidRPr="00046493">
        <w:rPr>
          <w:noProof/>
        </w:rPr>
        <w:t xml:space="preserve">. </w:t>
      </w:r>
    </w:p>
    <w:p w14:paraId="74F986D0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23B5D1F9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046493">
        <w:rPr>
          <w:noProof/>
        </w:rPr>
        <w:t xml:space="preserve">Kemenkes RI. 2017. </w:t>
      </w:r>
      <w:r w:rsidRPr="00046493">
        <w:rPr>
          <w:i/>
          <w:iCs/>
          <w:noProof/>
        </w:rPr>
        <w:t>Profil Kesehatan Indonesia 2016</w:t>
      </w:r>
      <w:r w:rsidRPr="00046493">
        <w:rPr>
          <w:noProof/>
        </w:rPr>
        <w:t xml:space="preserve">. </w:t>
      </w:r>
      <w:r w:rsidRPr="00046493">
        <w:rPr>
          <w:i/>
          <w:iCs/>
          <w:noProof/>
        </w:rPr>
        <w:t>Profil Kesehatan Provinsi Bali</w:t>
      </w:r>
      <w:r w:rsidRPr="00046493">
        <w:rPr>
          <w:noProof/>
        </w:rPr>
        <w:t>.</w:t>
      </w:r>
    </w:p>
    <w:p w14:paraId="11451367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22061702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046493">
        <w:rPr>
          <w:noProof/>
        </w:rPr>
        <w:t xml:space="preserve">Kemenkes RI. 2019. </w:t>
      </w:r>
      <w:r w:rsidRPr="00046493">
        <w:rPr>
          <w:i/>
          <w:iCs/>
          <w:noProof/>
        </w:rPr>
        <w:t>Profil Kesehatan Indonesia Tahun 2019</w:t>
      </w:r>
      <w:r w:rsidRPr="00046493">
        <w:rPr>
          <w:noProof/>
        </w:rPr>
        <w:t xml:space="preserve">. </w:t>
      </w:r>
      <w:r w:rsidRPr="00046493">
        <w:rPr>
          <w:i/>
          <w:iCs/>
          <w:noProof/>
        </w:rPr>
        <w:t>Kementrian Kesehatan Repoblik Indonesia</w:t>
      </w:r>
      <w:r w:rsidRPr="00046493">
        <w:rPr>
          <w:noProof/>
        </w:rPr>
        <w:t>.</w:t>
      </w:r>
    </w:p>
    <w:p w14:paraId="5EAD713B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3EDDC58B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046493">
        <w:rPr>
          <w:noProof/>
        </w:rPr>
        <w:t xml:space="preserve">Kementerian Komunikasi dan Informatika Indonesia. 2014. Riset Kominfo dan UNICEF Mengenai Perilaku Anak dan Remaja Dalam Menggunakan Internet. </w:t>
      </w:r>
      <w:r w:rsidRPr="00046493">
        <w:rPr>
          <w:i/>
          <w:iCs/>
          <w:noProof/>
        </w:rPr>
        <w:t>Siaran Pers No. 17/Pih/Kominfo/2/2014</w:t>
      </w:r>
      <w:r w:rsidRPr="00046493">
        <w:rPr>
          <w:noProof/>
        </w:rPr>
        <w:t>.</w:t>
      </w:r>
    </w:p>
    <w:p w14:paraId="5CF0288E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0450BF3C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046493">
        <w:rPr>
          <w:noProof/>
        </w:rPr>
        <w:t xml:space="preserve">Kementrian Kesehatan RI. 2018. </w:t>
      </w:r>
      <w:r w:rsidRPr="00046493">
        <w:rPr>
          <w:i/>
          <w:iCs/>
          <w:noProof/>
        </w:rPr>
        <w:t>Kemenkes RI. Profil Kesehatan Indonesia 2017.</w:t>
      </w:r>
      <w:r w:rsidRPr="00046493">
        <w:rPr>
          <w:noProof/>
        </w:rPr>
        <w:t xml:space="preserve"> </w:t>
      </w:r>
      <w:r w:rsidRPr="00046493">
        <w:rPr>
          <w:i/>
          <w:iCs/>
          <w:noProof/>
        </w:rPr>
        <w:t xml:space="preserve">Jurnal Ilmu </w:t>
      </w:r>
      <w:r w:rsidRPr="00046493">
        <w:rPr>
          <w:i/>
          <w:iCs/>
          <w:noProof/>
        </w:rPr>
        <w:lastRenderedPageBreak/>
        <w:t>Kesehatan</w:t>
      </w:r>
      <w:r w:rsidRPr="00046493">
        <w:rPr>
          <w:noProof/>
        </w:rPr>
        <w:t>.</w:t>
      </w:r>
    </w:p>
    <w:p w14:paraId="28C506A3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299C6AA4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046493">
        <w:rPr>
          <w:noProof/>
        </w:rPr>
        <w:t xml:space="preserve">Kementrian Kesehatan RI. 2020. </w:t>
      </w:r>
      <w:r w:rsidRPr="00046493">
        <w:rPr>
          <w:i/>
          <w:iCs/>
          <w:noProof/>
        </w:rPr>
        <w:t>Profil Kesehatan Indonesia 2020 Kemenkes RI</w:t>
      </w:r>
      <w:r w:rsidRPr="00046493">
        <w:rPr>
          <w:noProof/>
        </w:rPr>
        <w:t xml:space="preserve">. </w:t>
      </w:r>
      <w:r w:rsidRPr="00046493">
        <w:rPr>
          <w:i/>
          <w:iCs/>
          <w:noProof/>
        </w:rPr>
        <w:t>Journal of Chemical Information and Modeling</w:t>
      </w:r>
      <w:r w:rsidRPr="00046493">
        <w:rPr>
          <w:noProof/>
        </w:rPr>
        <w:t>.</w:t>
      </w:r>
    </w:p>
    <w:p w14:paraId="70B3DDBB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3F4E4C10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046493">
        <w:rPr>
          <w:noProof/>
        </w:rPr>
        <w:t xml:space="preserve">Khasanah, N. 2011. Dampak Persepsi Budaya terhadap Kesehatan Reproduksi Ibu dan Anak di Indonesia. </w:t>
      </w:r>
      <w:r w:rsidRPr="00046493">
        <w:rPr>
          <w:i/>
          <w:iCs/>
          <w:noProof/>
        </w:rPr>
        <w:t>Muwazah</w:t>
      </w:r>
      <w:r w:rsidRPr="00046493">
        <w:rPr>
          <w:noProof/>
        </w:rPr>
        <w:t>.</w:t>
      </w:r>
    </w:p>
    <w:p w14:paraId="39C8E8D7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6B995093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046493">
        <w:rPr>
          <w:noProof/>
        </w:rPr>
        <w:t xml:space="preserve">Kumalasari, I. 2015. </w:t>
      </w:r>
      <w:r w:rsidRPr="00046493">
        <w:rPr>
          <w:i/>
          <w:iCs/>
          <w:noProof/>
        </w:rPr>
        <w:t>Perawatan Antenatal, Intranatal, Postnatal Bayi Baru Lahir dan Konsepsi</w:t>
      </w:r>
      <w:r w:rsidRPr="00046493">
        <w:rPr>
          <w:noProof/>
        </w:rPr>
        <w:t>. Jakarta: Salemba Medika.</w:t>
      </w:r>
    </w:p>
    <w:p w14:paraId="73B51AC0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05D021A1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046493">
        <w:rPr>
          <w:noProof/>
        </w:rPr>
        <w:t xml:space="preserve">Manuaba. 2012. </w:t>
      </w:r>
      <w:r w:rsidRPr="00046493">
        <w:rPr>
          <w:i/>
          <w:iCs/>
          <w:noProof/>
        </w:rPr>
        <w:t>Ilmu Kebidanan, Penyakit Kandungan, dan KB</w:t>
      </w:r>
      <w:r w:rsidRPr="00046493">
        <w:rPr>
          <w:noProof/>
        </w:rPr>
        <w:t>. Jakarta: EGC.</w:t>
      </w:r>
    </w:p>
    <w:p w14:paraId="1CA6C3EE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44B73BE8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046493">
        <w:rPr>
          <w:noProof/>
        </w:rPr>
        <w:t xml:space="preserve">Mulianda, R. T., &amp; Mustiana, A. 2019. Gambaran Pengetahuan Ibu Hamil Tentang Tanda Bahaya Kehamilan Pada Ibu Hamil Trimester Iii Di Rumah Sakit Umum Imelda Pekerja Indonesia 2018. </w:t>
      </w:r>
      <w:r w:rsidRPr="00046493">
        <w:rPr>
          <w:i/>
          <w:iCs/>
          <w:noProof/>
        </w:rPr>
        <w:t>Jurnal Ilmiah Kebidanan Imelda</w:t>
      </w:r>
      <w:r w:rsidRPr="00046493">
        <w:rPr>
          <w:noProof/>
        </w:rPr>
        <w:t xml:space="preserve">, </w:t>
      </w:r>
      <w:r w:rsidRPr="00046493">
        <w:rPr>
          <w:i/>
          <w:iCs/>
          <w:noProof/>
        </w:rPr>
        <w:t>5</w:t>
      </w:r>
      <w:r w:rsidRPr="00046493">
        <w:rPr>
          <w:noProof/>
        </w:rPr>
        <w:t>(1), 623–627.</w:t>
      </w:r>
    </w:p>
    <w:p w14:paraId="448200D5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4A66C525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046493">
        <w:rPr>
          <w:noProof/>
        </w:rPr>
        <w:t xml:space="preserve">Notoatmodjo. S. 2014. </w:t>
      </w:r>
      <w:r w:rsidRPr="00046493">
        <w:rPr>
          <w:i/>
          <w:iCs/>
          <w:noProof/>
        </w:rPr>
        <w:t>Ilmu Perilaku Kesehatan</w:t>
      </w:r>
      <w:r w:rsidRPr="00046493">
        <w:rPr>
          <w:noProof/>
        </w:rPr>
        <w:t>. Jakarta: Rineka Cipta.</w:t>
      </w:r>
    </w:p>
    <w:p w14:paraId="63A5E725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6EA153F3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046493">
        <w:rPr>
          <w:noProof/>
        </w:rPr>
        <w:t xml:space="preserve">Nursalam. 2014. </w:t>
      </w:r>
      <w:r w:rsidRPr="00046493">
        <w:rPr>
          <w:i/>
          <w:noProof/>
        </w:rPr>
        <w:t>Manajemen Keperawatan Aplikasi dalam Praktik Keperawatan Profesional</w:t>
      </w:r>
      <w:r w:rsidRPr="00046493">
        <w:rPr>
          <w:noProof/>
        </w:rPr>
        <w:t xml:space="preserve">. </w:t>
      </w:r>
      <w:r w:rsidRPr="00046493">
        <w:rPr>
          <w:iCs/>
          <w:noProof/>
        </w:rPr>
        <w:t>Jakarta: Salemba Medika</w:t>
      </w:r>
      <w:r w:rsidRPr="00046493">
        <w:rPr>
          <w:noProof/>
        </w:rPr>
        <w:t xml:space="preserve">. </w:t>
      </w:r>
    </w:p>
    <w:p w14:paraId="3E1E857E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33F40220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046493">
        <w:rPr>
          <w:noProof/>
        </w:rPr>
        <w:t xml:space="preserve">Nursalam. 2017. Metodologi Penelitian Ilmu Keperawatan: Pendekatan Praktis. In </w:t>
      </w:r>
      <w:r w:rsidRPr="00046493">
        <w:rPr>
          <w:i/>
          <w:iCs/>
          <w:noProof/>
        </w:rPr>
        <w:t>Metodologi Penelitian Ilmu Keperawatan: Pendekatan Praktis</w:t>
      </w:r>
      <w:r w:rsidRPr="00046493">
        <w:rPr>
          <w:noProof/>
        </w:rPr>
        <w:t>.</w:t>
      </w:r>
    </w:p>
    <w:p w14:paraId="330246D0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79637473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046493">
        <w:rPr>
          <w:noProof/>
        </w:rPr>
        <w:t xml:space="preserve">Oktavia, L. D. 2018. Gambaran Pengetahuan Ibu Hamil Tentang Tanda Bahaya Pada Kehamilan. </w:t>
      </w:r>
      <w:r w:rsidRPr="00046493">
        <w:rPr>
          <w:i/>
          <w:iCs/>
          <w:noProof/>
        </w:rPr>
        <w:t>Jurnal Kesehatan Poltekkes Kemenkes RI Pangkalpinang</w:t>
      </w:r>
      <w:r w:rsidRPr="00046493">
        <w:rPr>
          <w:noProof/>
        </w:rPr>
        <w:t xml:space="preserve">, </w:t>
      </w:r>
      <w:r w:rsidRPr="00046493">
        <w:rPr>
          <w:i/>
          <w:iCs/>
          <w:noProof/>
        </w:rPr>
        <w:t>2</w:t>
      </w:r>
      <w:r w:rsidRPr="00046493">
        <w:rPr>
          <w:noProof/>
        </w:rPr>
        <w:t>(6), 63–68.</w:t>
      </w:r>
    </w:p>
    <w:p w14:paraId="77774647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35CFFE37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046493">
        <w:rPr>
          <w:noProof/>
        </w:rPr>
        <w:t xml:space="preserve">Pertiwi, F. D., &amp; Snawati. 2017. Gambaran Pengetahuan Dan Sikap Ibu Hamil Tentang Tanda Bahaya Kehamilan Di Puskesmas Caringin Kabupaten Bogor Tahun 2015. </w:t>
      </w:r>
      <w:r w:rsidRPr="00046493">
        <w:rPr>
          <w:i/>
          <w:iCs/>
          <w:noProof/>
        </w:rPr>
        <w:t>Hearty</w:t>
      </w:r>
      <w:r w:rsidRPr="00046493">
        <w:rPr>
          <w:noProof/>
        </w:rPr>
        <w:t xml:space="preserve">, </w:t>
      </w:r>
      <w:r w:rsidRPr="00046493">
        <w:rPr>
          <w:i/>
          <w:iCs/>
          <w:noProof/>
        </w:rPr>
        <w:t>5</w:t>
      </w:r>
      <w:r w:rsidRPr="00046493">
        <w:rPr>
          <w:noProof/>
        </w:rPr>
        <w:t xml:space="preserve">(1). </w:t>
      </w:r>
    </w:p>
    <w:p w14:paraId="07585788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63229DD3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046493">
        <w:rPr>
          <w:noProof/>
        </w:rPr>
        <w:t xml:space="preserve">Polit, D.F.,&amp; Beck, C. T. 2012. </w:t>
      </w:r>
      <w:r w:rsidRPr="00046493">
        <w:rPr>
          <w:i/>
          <w:iCs/>
          <w:noProof/>
        </w:rPr>
        <w:t>Nursing research: Generating and assessing evidence for nursing practice 9th edition</w:t>
      </w:r>
      <w:r w:rsidRPr="00046493">
        <w:rPr>
          <w:noProof/>
        </w:rPr>
        <w:t xml:space="preserve">. </w:t>
      </w:r>
      <w:r w:rsidRPr="00046493">
        <w:rPr>
          <w:i/>
          <w:iCs/>
          <w:noProof/>
        </w:rPr>
        <w:t>Wolters Kluwer Health</w:t>
      </w:r>
      <w:r w:rsidRPr="00046493">
        <w:rPr>
          <w:noProof/>
        </w:rPr>
        <w:t xml:space="preserve">. </w:t>
      </w:r>
    </w:p>
    <w:p w14:paraId="420D81F1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1B3ECFAC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046493">
        <w:rPr>
          <w:noProof/>
        </w:rPr>
        <w:t xml:space="preserve">Pusdiknakes. 2014. </w:t>
      </w:r>
      <w:r w:rsidRPr="00046493">
        <w:rPr>
          <w:i/>
          <w:iCs/>
          <w:noProof/>
        </w:rPr>
        <w:t>Asuhan Kebidana Postpartum</w:t>
      </w:r>
      <w:r w:rsidRPr="00046493">
        <w:rPr>
          <w:noProof/>
        </w:rPr>
        <w:t>. Jakarta: PUSDIKNAKESWHO-JHPIEGO.</w:t>
      </w:r>
    </w:p>
    <w:p w14:paraId="53B1BA26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643F1447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046493">
        <w:rPr>
          <w:noProof/>
        </w:rPr>
        <w:t xml:space="preserve">Saifuddin. 2014. Buku Acuan Nasional Pelayanan Kesehatan Maternal &amp; Neonatal. Jakarta: YBP-SP. </w:t>
      </w:r>
      <w:r w:rsidRPr="00046493">
        <w:rPr>
          <w:i/>
          <w:iCs/>
          <w:noProof/>
        </w:rPr>
        <w:t>Kesehatan Maternal</w:t>
      </w:r>
      <w:r w:rsidRPr="00046493">
        <w:rPr>
          <w:noProof/>
        </w:rPr>
        <w:t>.</w:t>
      </w:r>
    </w:p>
    <w:p w14:paraId="62F9C4C7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22FEF018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046493">
        <w:rPr>
          <w:noProof/>
        </w:rPr>
        <w:t xml:space="preserve">Sholichah, N., &amp; Lestari,  nanik puji. 2017. Asuhan Kebidanan Komprehensif pada Ny. Y (Hamil, Bersalin, Nifas, BBL, dan KB). </w:t>
      </w:r>
      <w:r w:rsidRPr="00046493">
        <w:rPr>
          <w:i/>
          <w:iCs/>
          <w:noProof/>
        </w:rPr>
        <w:t>Jurnal Komunikasi Kesehatan</w:t>
      </w:r>
      <w:r w:rsidRPr="00046493">
        <w:rPr>
          <w:noProof/>
        </w:rPr>
        <w:t>.</w:t>
      </w:r>
    </w:p>
    <w:p w14:paraId="294D8E7B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1F5FBC48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046493">
        <w:rPr>
          <w:noProof/>
        </w:rPr>
        <w:t xml:space="preserve">Sugiyono. 2016. Memahami Penelitian Kualitatif. </w:t>
      </w:r>
      <w:r w:rsidRPr="00046493">
        <w:rPr>
          <w:i/>
          <w:iCs/>
          <w:noProof/>
        </w:rPr>
        <w:t>Bandung: Alfabeta</w:t>
      </w:r>
      <w:r w:rsidRPr="00046493">
        <w:rPr>
          <w:noProof/>
        </w:rPr>
        <w:t>.</w:t>
      </w:r>
    </w:p>
    <w:p w14:paraId="36C6E774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07AA2A0E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046493">
        <w:rPr>
          <w:noProof/>
        </w:rPr>
        <w:t xml:space="preserve">Suririnah. 2011. </w:t>
      </w:r>
      <w:r w:rsidRPr="00046493">
        <w:rPr>
          <w:i/>
          <w:iCs/>
          <w:noProof/>
        </w:rPr>
        <w:t>Kehamilan dan Persalinan</w:t>
      </w:r>
      <w:r w:rsidRPr="00046493">
        <w:rPr>
          <w:noProof/>
        </w:rPr>
        <w:t>. Jakarta: Gramedia Pustaka Utama.</w:t>
      </w:r>
    </w:p>
    <w:p w14:paraId="261C178E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1EC06C78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046493">
        <w:rPr>
          <w:noProof/>
        </w:rPr>
        <w:lastRenderedPageBreak/>
        <w:t xml:space="preserve">Swarjana I ketut. 2016. </w:t>
      </w:r>
      <w:r w:rsidRPr="00046493">
        <w:rPr>
          <w:i/>
          <w:iCs/>
          <w:noProof/>
        </w:rPr>
        <w:t>Statistik Kesehatan</w:t>
      </w:r>
      <w:r w:rsidRPr="00046493">
        <w:rPr>
          <w:noProof/>
        </w:rPr>
        <w:t>. Yogyakarta: CV Andi Offset.</w:t>
      </w:r>
    </w:p>
    <w:p w14:paraId="570DEED1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4C8F9CBF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046493">
        <w:rPr>
          <w:noProof/>
        </w:rPr>
        <w:t xml:space="preserve">Varney. 2017. </w:t>
      </w:r>
      <w:r w:rsidRPr="00046493">
        <w:rPr>
          <w:i/>
          <w:iCs/>
          <w:noProof/>
        </w:rPr>
        <w:t>Buku Ajar Asuhan Kebidanan</w:t>
      </w:r>
      <w:r w:rsidRPr="00046493">
        <w:rPr>
          <w:noProof/>
        </w:rPr>
        <w:t xml:space="preserve">. </w:t>
      </w:r>
      <w:r w:rsidRPr="00046493">
        <w:rPr>
          <w:i/>
          <w:iCs/>
          <w:noProof/>
        </w:rPr>
        <w:t>Hubungan ketuban pecah dini</w:t>
      </w:r>
      <w:r w:rsidRPr="00046493">
        <w:rPr>
          <w:noProof/>
        </w:rPr>
        <w:t>.</w:t>
      </w:r>
    </w:p>
    <w:p w14:paraId="3C7D168A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25D68D18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046493">
        <w:rPr>
          <w:noProof/>
        </w:rPr>
        <w:t xml:space="preserve">Wijayanti, W. 2017. Hubungan Pemanfaatan Buku Kia Dengan Pengetahuan Ibu Hamil Tentang Tanda Bahaya Kehamilan. </w:t>
      </w:r>
      <w:r w:rsidRPr="00046493">
        <w:rPr>
          <w:i/>
          <w:iCs/>
          <w:noProof/>
        </w:rPr>
        <w:t>Profesi (Profesional Islam) : Media Publikasi Penelitian</w:t>
      </w:r>
      <w:r w:rsidRPr="00046493">
        <w:rPr>
          <w:noProof/>
        </w:rPr>
        <w:t xml:space="preserve">. </w:t>
      </w:r>
    </w:p>
    <w:p w14:paraId="32EF86D8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2A14DDFE" w14:textId="77777777" w:rsidR="007F3BB2" w:rsidRPr="00046493" w:rsidRDefault="007F3BB2" w:rsidP="007F3BB2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046493">
        <w:rPr>
          <w:noProof/>
        </w:rPr>
        <w:t xml:space="preserve">Yuliana, A. 2015. Dukungan Suami Pada Ibu Hamil Dalam Menghadapi Masa Persalinan Di Desa Joho Kabupaten Sukoharjo. </w:t>
      </w:r>
      <w:r w:rsidRPr="00046493">
        <w:rPr>
          <w:i/>
          <w:iCs/>
          <w:noProof/>
        </w:rPr>
        <w:t>Jurnal Kebidanan Dan Ilmu Kesehatan</w:t>
      </w:r>
      <w:r w:rsidRPr="00046493">
        <w:rPr>
          <w:noProof/>
        </w:rPr>
        <w:t>.</w:t>
      </w:r>
    </w:p>
    <w:p w14:paraId="1FC32CCB" w14:textId="7D9524B9" w:rsidR="007F3BB2" w:rsidRPr="007F3BB2" w:rsidRDefault="007F3BB2" w:rsidP="007F3BB2">
      <w:r w:rsidRPr="00046493">
        <w:rPr>
          <w:lang w:val="en-US"/>
        </w:rPr>
        <w:fldChar w:fldCharType="end"/>
      </w:r>
    </w:p>
    <w:sectPr w:rsidR="007F3BB2" w:rsidRPr="007F3BB2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56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F3BB2"/>
    <w:rsid w:val="007F3BB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EC7EC36"/>
  <w15:chartTrackingRefBased/>
  <w15:docId w15:val="{C48DFBB1-28DD-4A83-8A47-213103F71C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F3BB2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661</Words>
  <Characters>3769</Characters>
  <Application>Microsoft Office Word</Application>
  <DocSecurity>0</DocSecurity>
  <Lines>31</Lines>
  <Paragraphs>8</Paragraphs>
  <ScaleCrop>false</ScaleCrop>
  <Company/>
  <LinksUpToDate>false</LinksUpToDate>
  <CharactersWithSpaces>44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FATH AKBAR AVIANTO</dc:creator>
  <cp:keywords/>
  <dc:description/>
  <cp:lastModifiedBy>ALFATH AKBAR AVIANTO</cp:lastModifiedBy>
  <cp:revision>1</cp:revision>
  <dcterms:created xsi:type="dcterms:W3CDTF">2021-06-25T13:04:00Z</dcterms:created>
  <dcterms:modified xsi:type="dcterms:W3CDTF">2021-06-25T13:04:00Z</dcterms:modified>
</cp:coreProperties>
</file>